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C9FFCC" w14:textId="77777777" w:rsidR="00E71972" w:rsidRDefault="00E71972" w:rsidP="00E71972">
      <w:r>
        <w:t>Evan A. Perkowski</w:t>
      </w:r>
    </w:p>
    <w:p w14:paraId="0F671F23" w14:textId="77777777" w:rsidR="00E71972" w:rsidRPr="00111F12" w:rsidRDefault="00E71972" w:rsidP="00E71972">
      <w:r w:rsidRPr="00111F12">
        <w:t>Department of Biological Sciences</w:t>
      </w:r>
    </w:p>
    <w:p w14:paraId="02223618" w14:textId="77777777" w:rsidR="00E71972" w:rsidRPr="00111F12" w:rsidRDefault="00E71972" w:rsidP="00E71972">
      <w:r w:rsidRPr="00111F12">
        <w:t>Texas Tech University</w:t>
      </w:r>
    </w:p>
    <w:p w14:paraId="7581E8EB" w14:textId="77777777" w:rsidR="00E71972" w:rsidRPr="00111F12" w:rsidRDefault="00E71972" w:rsidP="00E71972">
      <w:r w:rsidRPr="00111F12">
        <w:t>Lubbock, TX USA</w:t>
      </w:r>
    </w:p>
    <w:p w14:paraId="13D1740A" w14:textId="77777777" w:rsidR="00E71972" w:rsidRPr="00111F12" w:rsidRDefault="00000000" w:rsidP="00E71972">
      <w:hyperlink r:id="rId5" w:history="1">
        <w:r w:rsidR="00E71972" w:rsidRPr="00111F12">
          <w:rPr>
            <w:rStyle w:val="Hyperlink"/>
          </w:rPr>
          <w:t>evan.a.perkowski@ttu.edu</w:t>
        </w:r>
      </w:hyperlink>
    </w:p>
    <w:p w14:paraId="655D66FE" w14:textId="77777777" w:rsidR="00E71972" w:rsidRPr="00111F12" w:rsidRDefault="00E71972" w:rsidP="00E71972"/>
    <w:p w14:paraId="4B45036D" w14:textId="167B7217" w:rsidR="00E71972" w:rsidRDefault="00E71972" w:rsidP="00E71972">
      <w:proofErr w:type="gramStart"/>
      <w:r>
        <w:t xml:space="preserve">March </w:t>
      </w:r>
      <w:r w:rsidR="00FB32DF" w:rsidRPr="00FB32DF">
        <w:rPr>
          <w:highlight w:val="yellow"/>
        </w:rPr>
        <w:t>XX</w:t>
      </w:r>
      <w:r>
        <w:t>,</w:t>
      </w:r>
      <w:proofErr w:type="gramEnd"/>
      <w:r>
        <w:t xml:space="preserve"> 2023</w:t>
      </w:r>
    </w:p>
    <w:p w14:paraId="31A14EAE" w14:textId="77777777" w:rsidR="00E71972" w:rsidRDefault="00E71972" w:rsidP="00E71972"/>
    <w:p w14:paraId="29F6D205" w14:textId="07701B64" w:rsidR="00E71972" w:rsidRDefault="00E71972" w:rsidP="00D7003B">
      <w:pPr>
        <w:spacing w:after="120"/>
      </w:pPr>
      <w:r>
        <w:t xml:space="preserve">Dear Editorial Board at </w:t>
      </w:r>
      <w:r>
        <w:rPr>
          <w:i/>
          <w:iCs/>
        </w:rPr>
        <w:t>Nature</w:t>
      </w:r>
      <w:r>
        <w:t>,</w:t>
      </w:r>
    </w:p>
    <w:p w14:paraId="34BD12BC" w14:textId="72D787A5" w:rsidR="002E2693" w:rsidRDefault="00E71972" w:rsidP="00D7003B">
      <w:pPr>
        <w:spacing w:after="120"/>
      </w:pPr>
      <w:r>
        <w:t>Atmosphere-biosphere carbon fluxes</w:t>
      </w:r>
      <w:r w:rsidR="00F832F2">
        <w:t xml:space="preserve"> diverge</w:t>
      </w:r>
      <w:r>
        <w:t xml:space="preserve"> across terrestrial biosphere models </w:t>
      </w:r>
      <w:r w:rsidR="00F832F2">
        <w:t>when simulated using</w:t>
      </w:r>
      <w:r>
        <w:t xml:space="preserve"> future climatic scenarios. </w:t>
      </w:r>
      <w:r w:rsidR="002E2693">
        <w:t xml:space="preserve">Studies show that </w:t>
      </w:r>
      <w:r w:rsidR="00A22818">
        <w:t xml:space="preserve">these </w:t>
      </w:r>
      <w:r w:rsidR="002E2693">
        <w:t>models are particularly sensitive to the simulation of photosynthetic processes in response to increasing temperature and CO</w:t>
      </w:r>
      <w:r w:rsidR="002E2693">
        <w:rPr>
          <w:vertAlign w:val="subscript"/>
        </w:rPr>
        <w:t>2</w:t>
      </w:r>
      <w:r w:rsidR="002E2693">
        <w:t xml:space="preserve"> concentration</w:t>
      </w:r>
      <w:r w:rsidR="00A22818">
        <w:fldChar w:fldCharType="begin" w:fldLock="1"/>
      </w:r>
      <w:r w:rsidR="00A22818">
        <w:instrText>ADDIN CSL_CITATION {"citationItems":[{"id":"ITEM-1","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1","issue":"2","issued":{"date-parts":[["2012","6","1"]]},"page":"024002","title":"High sensitivity of future global warming to land carbon cycle processes","type":"article-journal","volume":"7"},"uris":["http://www.mendeley.com/documents/?uuid=796593ad-abd3-4f97-b450-368363e6ae7a"]},{"id":"ITEM-2","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2","issue":"10","issued":{"date-parts":[["2011","5"]]},"page":"L10404","title":"Improving the predictability of global CO2 assimilation rates under climate change","type":"article-journal","volume":"38"},"uris":["http://www.mendeley.com/documents/?uuid=3333b029-9665-43fc-9d3f-788a6962bab8"]}],"mendeley":{"formattedCitation":"&lt;sup&gt;1,2&lt;/sup&gt;","plainTextFormattedCitation":"1,2","previouslyFormattedCitation":"&lt;sup&gt;1,2&lt;/sup&gt;"},"properties":{"noteIndex":0},"schema":"https://github.com/citation-style-language/schema/raw/master/csl-citation.json"}</w:instrText>
      </w:r>
      <w:r w:rsidR="00A22818">
        <w:fldChar w:fldCharType="separate"/>
      </w:r>
      <w:r w:rsidR="00A22818" w:rsidRPr="00A22818">
        <w:rPr>
          <w:noProof/>
          <w:vertAlign w:val="superscript"/>
        </w:rPr>
        <w:t>1,2</w:t>
      </w:r>
      <w:r w:rsidR="00A22818">
        <w:fldChar w:fldCharType="end"/>
      </w:r>
      <w:r w:rsidR="002E2693">
        <w:t>, yet few models incorporate frameworks for simulating plant acclimation responses to such environmental changes</w:t>
      </w:r>
      <w:r w:rsidR="00A22818">
        <w:fldChar w:fldCharType="begin" w:fldLock="1"/>
      </w:r>
      <w:r w:rsidR="00A22818">
        <w:instrText>ADDIN CSL_CITATION {"citationItems":[{"id":"ITEM-1","itemData":{"ISSN":"1365-2486","author":[{"dropping-particle":"","family":"Smith","given":"Nicholas G","non-dropping-particle":"","parse-names":false,"suffix":""},{"dropping-particle":"","family":"Dukes","given":"Jeffrey S","non-dropping-particle":"","parse-names":false,"suffix":""}],"container-title":"Global Change Biology","id":"ITEM-1","issue":"1","issued":{"date-parts":[["2013"]]},"page":"45-63","publisher":"Wiley Online Library","title":"Plant respiration and photosynthesis in global‐scale models: incorporating acclimation to temperature and CO&lt;sub&gt;2&lt;/sub&gt;","type":"article-journal","volume":"19"},"uris":["http://www.mendeley.com/documents/?uuid=68659356-bd1d-4472-b10c-fa51fbba412e"]}],"mendeley":{"formattedCitation":"&lt;sup&gt;3&lt;/sup&gt;","plainTextFormattedCitation":"3","previouslyFormattedCitation":"&lt;sup&gt;3&lt;/sup&gt;"},"properties":{"noteIndex":0},"schema":"https://github.com/citation-style-language/schema/raw/master/csl-citation.json"}</w:instrText>
      </w:r>
      <w:r w:rsidR="00A22818">
        <w:fldChar w:fldCharType="separate"/>
      </w:r>
      <w:r w:rsidR="00A22818" w:rsidRPr="00A22818">
        <w:rPr>
          <w:noProof/>
          <w:vertAlign w:val="superscript"/>
        </w:rPr>
        <w:t>3</w:t>
      </w:r>
      <w:r w:rsidR="00A22818">
        <w:fldChar w:fldCharType="end"/>
      </w:r>
      <w:r w:rsidR="002E2693">
        <w:t>.</w:t>
      </w:r>
    </w:p>
    <w:p w14:paraId="6F6E5860" w14:textId="3FE11BD2" w:rsidR="00A22818" w:rsidRDefault="002E2693" w:rsidP="00D7003B">
      <w:pPr>
        <w:spacing w:after="120"/>
      </w:pPr>
      <w:r>
        <w:t xml:space="preserve">Over thirty years of experimentation in the plant ecophysiological community has led to a consensus in the community that </w:t>
      </w:r>
      <w:r w:rsidR="00A22818">
        <w:t xml:space="preserve">plants acclimate leaf </w:t>
      </w:r>
      <w:r w:rsidR="00972458">
        <w:t>photosynthetic processes</w:t>
      </w:r>
      <w:r w:rsidR="00A22818">
        <w:t xml:space="preserve"> to</w:t>
      </w:r>
      <w:r w:rsidR="00972458">
        <w:t xml:space="preserve"> elevated</w:t>
      </w:r>
      <w:r w:rsidR="00A22818">
        <w:t xml:space="preserve"> CO</w:t>
      </w:r>
      <w:r w:rsidR="00A22818">
        <w:rPr>
          <w:vertAlign w:val="subscript"/>
        </w:rPr>
        <w:t>2</w:t>
      </w:r>
      <w:r w:rsidR="00A22818">
        <w:t xml:space="preserve"> by reducing stomatal conductance and biochemical process rates despite</w:t>
      </w:r>
      <w:r w:rsidR="0001720D">
        <w:t xml:space="preserve"> </w:t>
      </w:r>
      <w:r w:rsidR="00A22818">
        <w:t>increase</w:t>
      </w:r>
      <w:r w:rsidR="0001720D">
        <w:t>d operational</w:t>
      </w:r>
      <w:r w:rsidR="00A22818">
        <w:t xml:space="preserve"> net photosynthesis rates</w:t>
      </w:r>
      <w:r w:rsidR="00A22818">
        <w:fldChar w:fldCharType="begin" w:fldLock="1"/>
      </w:r>
      <w:r w:rsidR="00A22818">
        <w:instrText>ADDIN CSL_CITATION {"citationItems":[{"id":"ITEM-1","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1","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mendeley":{"formattedCitation":"&lt;sup&gt;4,5&lt;/sup&gt;","plainTextFormattedCitation":"4,5","previouslyFormattedCitation":"&lt;sup&gt;4,5&lt;/sup&gt;"},"properties":{"noteIndex":0},"schema":"https://github.com/citation-style-language/schema/raw/master/csl-citation.json"}</w:instrText>
      </w:r>
      <w:r w:rsidR="00A22818">
        <w:fldChar w:fldCharType="separate"/>
      </w:r>
      <w:r w:rsidR="00A22818" w:rsidRPr="00A22818">
        <w:rPr>
          <w:noProof/>
          <w:vertAlign w:val="superscript"/>
        </w:rPr>
        <w:t>4,5</w:t>
      </w:r>
      <w:r w:rsidR="00A22818">
        <w:fldChar w:fldCharType="end"/>
      </w:r>
      <w:r w:rsidR="00A22818">
        <w:t xml:space="preserve">. Leaf responses to </w:t>
      </w:r>
      <w:r w:rsidR="00D7003B">
        <w:t>elevated</w:t>
      </w:r>
      <w:r w:rsidR="00A22818">
        <w:t xml:space="preserve"> CO</w:t>
      </w:r>
      <w:r w:rsidR="00A22818">
        <w:rPr>
          <w:vertAlign w:val="subscript"/>
        </w:rPr>
        <w:t>2</w:t>
      </w:r>
      <w:r w:rsidR="00A22818">
        <w:t xml:space="preserve"> often correspond with </w:t>
      </w:r>
      <w:r w:rsidR="0001720D">
        <w:t xml:space="preserve">acute increases in </w:t>
      </w:r>
      <w:r w:rsidR="00A22818">
        <w:t>whole plant growth and net primary productivity that</w:t>
      </w:r>
      <w:r w:rsidR="0001720D">
        <w:t xml:space="preserve"> </w:t>
      </w:r>
      <w:r w:rsidR="00A22818">
        <w:t>dampen over time. As net primary productivity is commonly limited by n</w:t>
      </w:r>
      <w:r w:rsidR="00192028">
        <w:t>itrogen</w:t>
      </w:r>
      <w:r w:rsidR="0001720D">
        <w:t xml:space="preserve"> availability</w:t>
      </w:r>
      <w:r w:rsidR="00A22818">
        <w:fldChar w:fldCharType="begin" w:fldLock="1"/>
      </w:r>
      <w:r w:rsidR="00192028">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 in terrestrial ecosystems is globally distributed","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lt;sup&gt;6,7&lt;/sup&gt;","plainTextFormattedCitation":"6,7","previouslyFormattedCitation":"&lt;sup&gt;6,7&lt;/sup&gt;"},"properties":{"noteIndex":0},"schema":"https://github.com/citation-style-language/schema/raw/master/csl-citation.json"}</w:instrText>
      </w:r>
      <w:r w:rsidR="00A22818">
        <w:fldChar w:fldCharType="separate"/>
      </w:r>
      <w:r w:rsidR="00A22818" w:rsidRPr="00A22818">
        <w:rPr>
          <w:noProof/>
          <w:vertAlign w:val="superscript"/>
        </w:rPr>
        <w:t>6,7</w:t>
      </w:r>
      <w:r w:rsidR="00A22818">
        <w:fldChar w:fldCharType="end"/>
      </w:r>
      <w:r w:rsidR="00A22818">
        <w:t xml:space="preserve">, some researchers hypothesize that whole plant responses to </w:t>
      </w:r>
      <w:r w:rsidR="00D7003B">
        <w:t>elevated</w:t>
      </w:r>
      <w:r w:rsidR="00A22818">
        <w:t xml:space="preserve"> CO</w:t>
      </w:r>
      <w:r w:rsidR="00A22818">
        <w:rPr>
          <w:vertAlign w:val="subscript"/>
        </w:rPr>
        <w:t>2</w:t>
      </w:r>
      <w:r w:rsidR="00192028">
        <w:t xml:space="preserve"> are</w:t>
      </w:r>
      <w:r w:rsidR="00A22818">
        <w:t xml:space="preserve"> driven by progressive declines in soil </w:t>
      </w:r>
      <w:r w:rsidR="00192028">
        <w:t>nitrogen</w:t>
      </w:r>
      <w:r w:rsidR="00A22818">
        <w:t xml:space="preserve"> availability associated with </w:t>
      </w:r>
      <w:r w:rsidR="0001720D">
        <w:t xml:space="preserve">increased </w:t>
      </w:r>
      <w:r w:rsidR="00A22818">
        <w:t xml:space="preserve">plant nitrogen demand. Such </w:t>
      </w:r>
      <w:r w:rsidR="0001720D">
        <w:t>a mechanism</w:t>
      </w:r>
      <w:r w:rsidR="00A22818">
        <w:t xml:space="preserve"> impl</w:t>
      </w:r>
      <w:r w:rsidR="0001720D">
        <w:t>ies</w:t>
      </w:r>
      <w:r w:rsidR="00A22818">
        <w:t xml:space="preserve"> that progressive </w:t>
      </w:r>
      <w:r w:rsidR="00192028">
        <w:t>nitrogen</w:t>
      </w:r>
      <w:r w:rsidR="00A22818">
        <w:t xml:space="preserve"> limitation reduc</w:t>
      </w:r>
      <w:r w:rsidR="0001720D">
        <w:t>es</w:t>
      </w:r>
      <w:r w:rsidR="00A22818">
        <w:t xml:space="preserve"> stomatal conductance and biochemical process rates</w:t>
      </w:r>
      <w:r w:rsidR="00972458">
        <w:t xml:space="preserve">, </w:t>
      </w:r>
      <w:r w:rsidR="0001720D">
        <w:t>as</w:t>
      </w:r>
      <w:r w:rsidR="00972458">
        <w:t xml:space="preserve"> photosynthetic enzymes require large nitrogen investments to build and maintain</w:t>
      </w:r>
      <w:r w:rsidR="00192028">
        <w:t>.</w:t>
      </w:r>
      <w:r w:rsidR="00972458">
        <w:t xml:space="preserve"> However,</w:t>
      </w:r>
      <w:r w:rsidR="00192028">
        <w:t xml:space="preserve"> </w:t>
      </w:r>
      <w:r w:rsidR="0001720D">
        <w:t>this hypothesis</w:t>
      </w:r>
      <w:r w:rsidR="00192028">
        <w:t xml:space="preserve"> does </w:t>
      </w:r>
      <w:r w:rsidR="00A22818">
        <w:t xml:space="preserve">not explain why newly expanded leaves </w:t>
      </w:r>
      <w:r w:rsidR="0001720D">
        <w:t xml:space="preserve">often </w:t>
      </w:r>
      <w:r w:rsidR="00A22818">
        <w:t>have increased operational net photosynthesis rates</w:t>
      </w:r>
      <w:r w:rsidR="00192028">
        <w:t xml:space="preserve">, and limited empirical evidence exists supporting such integrated leaf and whole plant responses to </w:t>
      </w:r>
      <w:r w:rsidR="00D7003B">
        <w:t>elevated</w:t>
      </w:r>
      <w:r w:rsidR="00192028">
        <w:t xml:space="preserve"> CO</w:t>
      </w:r>
      <w:r w:rsidR="00192028">
        <w:rPr>
          <w:vertAlign w:val="subscript"/>
        </w:rPr>
        <w:t>2</w:t>
      </w:r>
      <w:r w:rsidR="00192028">
        <w:fldChar w:fldCharType="begin" w:fldLock="1"/>
      </w:r>
      <w:r w:rsidR="00192028">
        <w:instrText>ADDIN CSL_CITATION {"citationItems":[{"id":"ITEM-1","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1","issue":"9","issued":{"date-parts":[["2016","5","10"]]},"page":"2689-2699","title":"Processes regulating progressive nitrogen limitation under elevated carbon dioxide: a meta-analysis","type":"article-journal","volume":"13"},"uris":["http://www.mendeley.com/documents/?uuid=b127ab7f-b9b9-4286-9cf4-af8ca945ee96"]}],"mendeley":{"formattedCitation":"&lt;sup&gt;8&lt;/sup&gt;","plainTextFormattedCitation":"8","previouslyFormattedCitation":"&lt;sup&gt;8&lt;/sup&gt;"},"properties":{"noteIndex":0},"schema":"https://github.com/citation-style-language/schema/raw/master/csl-citation.json"}</w:instrText>
      </w:r>
      <w:r w:rsidR="00192028">
        <w:fldChar w:fldCharType="separate"/>
      </w:r>
      <w:r w:rsidR="00192028" w:rsidRPr="00192028">
        <w:rPr>
          <w:noProof/>
          <w:vertAlign w:val="superscript"/>
        </w:rPr>
        <w:t>8</w:t>
      </w:r>
      <w:r w:rsidR="00192028">
        <w:fldChar w:fldCharType="end"/>
      </w:r>
      <w:r w:rsidR="00192028">
        <w:t>.</w:t>
      </w:r>
    </w:p>
    <w:p w14:paraId="37BF5DC8" w14:textId="3569CC11" w:rsidR="00192028" w:rsidRDefault="00A22818" w:rsidP="00D7003B">
      <w:pPr>
        <w:spacing w:after="120"/>
      </w:pPr>
      <w:r>
        <w:t>An alternative hypothesis</w:t>
      </w:r>
      <w:r w:rsidR="00192028">
        <w:t xml:space="preserve"> to explain plant responses to elevated CO</w:t>
      </w:r>
      <w:r w:rsidR="00192028">
        <w:rPr>
          <w:vertAlign w:val="subscript"/>
        </w:rPr>
        <w:t>2</w:t>
      </w:r>
      <w:r>
        <w:t xml:space="preserve"> suggests that the reduction in </w:t>
      </w:r>
      <w:r w:rsidR="0001720D">
        <w:t xml:space="preserve">leaf </w:t>
      </w:r>
      <w:r>
        <w:t xml:space="preserve">biochemical process rates and stomatal conductance is the result of an allocation strategy that allows plants to optimize resource use efficiency at the leaf level and maximize </w:t>
      </w:r>
      <w:r w:rsidR="00192028">
        <w:t>nitrogen</w:t>
      </w:r>
      <w:r>
        <w:t xml:space="preserve"> allocation to whole plant growth. </w:t>
      </w:r>
      <w:r w:rsidR="0001720D">
        <w:t xml:space="preserve">This hypothesis uses </w:t>
      </w:r>
      <w:r w:rsidR="00972458">
        <w:t>principles from optimal coordination theory</w:t>
      </w:r>
      <w:r w:rsidR="0001720D">
        <w:t xml:space="preserve"> to</w:t>
      </w:r>
      <w:r w:rsidR="00D7003B">
        <w:t xml:space="preserve"> suggests that plants </w:t>
      </w:r>
      <w:r>
        <w:t xml:space="preserve">optimize </w:t>
      </w:r>
      <w:r w:rsidR="00D7003B">
        <w:t>leaf photosynthetic processes</w:t>
      </w:r>
      <w:r w:rsidR="00192028">
        <w:t xml:space="preserve"> </w:t>
      </w:r>
      <w:r>
        <w:t xml:space="preserve">by </w:t>
      </w:r>
      <w:r w:rsidR="00D7003B">
        <w:t xml:space="preserve">optimally </w:t>
      </w:r>
      <w:r>
        <w:t>allocating n</w:t>
      </w:r>
      <w:r w:rsidR="00D7003B">
        <w:t>itrogen</w:t>
      </w:r>
      <w:r>
        <w:t xml:space="preserve"> to Rubisco carboxylation such that net photosyn</w:t>
      </w:r>
      <w:r w:rsidR="00192028">
        <w:t>thesis rates are equally co-limited by the maximum rate</w:t>
      </w:r>
      <w:r w:rsidR="00D7003B">
        <w:t>s</w:t>
      </w:r>
      <w:r w:rsidR="00192028">
        <w:t xml:space="preserve"> of Rubisco carboxylation and RuBP regeneration</w:t>
      </w:r>
      <w:r w:rsidR="00192028">
        <w:fldChar w:fldCharType="begin" w:fldLock="1"/>
      </w:r>
      <w:r w:rsidR="00192028">
        <w:instrText>ADDIN CSL_CITATION {"citationItems":[{"id":"ITEM-1","itemData":{"DOI":"10.1007/BF00321192","ISSN":"0029-8549","abstract":"It has long been observed that leaf nitrogen concentrations decline with depth in closed canopies in a number of plant communities. This phenomenon is gen- erally believed to be related to a changing radiation environment and it has been suggested by some re- searchers that plants allocate nitrogen in order to optimize total whole canopy photosynthesis. Although optimiza- tion theory has been successfully utilized to describe a variety of physiological and ecological phenomena, it has some shortcomings that are subject to criticism (e.g., time constraints, oversimplifications, lack of insights, etc.). In this paper we present an alternative to the optimization theory of plant canopy nitrogen distribution, which we term coordination theory. We hypothesize that plants allocate nitrogen to maintain a balance between two processes, each of which is dependent on leaf nitrogen content and each of which potentially limits photosyn- thesis. These two processes are defined as Wo the Rubisco- limited rate of carboxylation, and Wj, the electron trans- port-limited rate of carboxylation. We suggest that plants allocate nitrogen differentially to leaves in different canopy layers in such a way that W c and Wj remain roughly balanced. In this scheme, the driving force for the allo- cation of nitrogen within a canopy is the difference be- tween the leaf nitrogen content that is required to bring Wc and Wj into balance and the current nitrogen content. We show that the daily carbon assimilation of a canopy with a nitrogen distribution resulting from this internal co- ordination of Wc and Wj is very similar to that obtained using optimization theory.","author":[{"dropping-particle":"","family":"Chen","given":"Jia-Lin","non-dropping-particle":"","parse-names":false,"suffix":""},{"dropping-particle":"","family":"Reynolds","given":"James F","non-dropping-particle":"","parse-names":false,"suffix":""},{"dropping-particle":"","family":"Harley","given":"Peter C","non-dropping-particle":"","parse-names":false,"suffix":""},{"dropping-particle":"","family":"Tenhunen","given":"John D","non-dropping-particle":"","parse-names":false,"suffix":""}],"container-title":"Oecologia","id":"ITEM-1","issue":"1","issued":{"date-parts":[["1993","2"]]},"page":"63-69","title":"Coordination theory of leaf nitrogen distribution in a canopy","type":"article-journal","volume":"93"},"uris":["http://www.mendeley.com/documents/?uuid=e942722a-5ac7-456c-982c-b73a3c56e025"]},{"id":"ITEM-2","itemData":{"DOI":"10.1371/journal.pone.0038345","ISSN":"1932-6203","author":[{"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François","non-dropping-particle":"","parse-names":false,"suffix":""}],"container-title":"PLoS ONE","editor":[{"dropping-particle":"","family":"Bond-Lamberty","given":"Ben","non-dropping-particle":"","parse-names":false,"suffix":""}],"id":"ITEM-2","issue":"6","issued":{"date-parts":[["2012","6","7"]]},"page":"e38345","title":"The coordination of leaf photosynthesis links C and N fluxes in C&lt;sub&gt;3&lt;/sub&gt; plant species","type":"article-journal","volume":"7"},"uris":["http://www.mendeley.com/documents/?uuid=f8d279b4-20c1-439f-93ab-06c92864d12b"]}],"mendeley":{"formattedCitation":"&lt;sup&gt;9,10&lt;/sup&gt;","plainTextFormattedCitation":"9,10","previouslyFormattedCitation":"&lt;sup&gt;9,10&lt;/sup&gt;"},"properties":{"noteIndex":0},"schema":"https://github.com/citation-style-language/schema/raw/master/csl-citation.json"}</w:instrText>
      </w:r>
      <w:r w:rsidR="00192028">
        <w:fldChar w:fldCharType="separate"/>
      </w:r>
      <w:r w:rsidR="00192028" w:rsidRPr="00192028">
        <w:rPr>
          <w:noProof/>
          <w:vertAlign w:val="superscript"/>
        </w:rPr>
        <w:t>9,10</w:t>
      </w:r>
      <w:r w:rsidR="00192028">
        <w:fldChar w:fldCharType="end"/>
      </w:r>
      <w:r w:rsidR="00192028">
        <w:t xml:space="preserve">. </w:t>
      </w:r>
      <w:r w:rsidR="005436F9">
        <w:t>If true, t</w:t>
      </w:r>
      <w:r w:rsidR="00192028">
        <w:t xml:space="preserve">he theory predicts that plants should respond to </w:t>
      </w:r>
      <w:r w:rsidR="00D7003B">
        <w:t>elevated</w:t>
      </w:r>
      <w:r w:rsidR="00192028">
        <w:t xml:space="preserve"> CO</w:t>
      </w:r>
      <w:r w:rsidR="00192028">
        <w:rPr>
          <w:vertAlign w:val="subscript"/>
        </w:rPr>
        <w:t>2</w:t>
      </w:r>
      <w:r w:rsidR="00192028">
        <w:t xml:space="preserve"> by decreasing </w:t>
      </w:r>
      <w:r w:rsidR="00192028">
        <w:t>nitrogen</w:t>
      </w:r>
      <w:r w:rsidR="00192028">
        <w:t xml:space="preserve"> investments to Rubisco,</w:t>
      </w:r>
      <w:r w:rsidR="005436F9">
        <w:t xml:space="preserve"> which</w:t>
      </w:r>
      <w:r w:rsidR="00192028">
        <w:t xml:space="preserve"> increas</w:t>
      </w:r>
      <w:r w:rsidR="005436F9">
        <w:t>es</w:t>
      </w:r>
      <w:r w:rsidR="00192028">
        <w:t xml:space="preserve"> operational net photosynthesis rates at reduced stomatal conductance rates</w:t>
      </w:r>
      <w:r w:rsidR="005436F9">
        <w:t xml:space="preserve"> while maximizing nitrogen allocation to structures that support whole plant growth</w:t>
      </w:r>
      <w:r w:rsidR="00192028">
        <w:t xml:space="preserve">. </w:t>
      </w:r>
      <w:r w:rsidR="005436F9">
        <w:t>The expected optimal leaf response to elevated CO</w:t>
      </w:r>
      <w:r w:rsidR="005436F9">
        <w:rPr>
          <w:vertAlign w:val="subscript"/>
        </w:rPr>
        <w:t>2</w:t>
      </w:r>
      <w:r w:rsidR="005436F9">
        <w:t xml:space="preserve"> has recently received some empirical </w:t>
      </w:r>
      <w:r w:rsidR="00192028">
        <w:t>support</w:t>
      </w:r>
      <w:r w:rsidR="00192028">
        <w:fldChar w:fldCharType="begin" w:fldLock="1"/>
      </w:r>
      <w:r w:rsidR="00192028">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mendeley":{"formattedCitation":"&lt;sup&gt;11&lt;/sup&gt;","plainTextFormattedCitation":"11","previouslyFormattedCitation":"&lt;sup&gt;11&lt;/sup&gt;"},"properties":{"noteIndex":0},"schema":"https://github.com/citation-style-language/schema/raw/master/csl-citation.json"}</w:instrText>
      </w:r>
      <w:r w:rsidR="00192028">
        <w:fldChar w:fldCharType="separate"/>
      </w:r>
      <w:r w:rsidR="00192028" w:rsidRPr="00192028">
        <w:rPr>
          <w:noProof/>
          <w:vertAlign w:val="superscript"/>
        </w:rPr>
        <w:t>11</w:t>
      </w:r>
      <w:r w:rsidR="00192028">
        <w:fldChar w:fldCharType="end"/>
      </w:r>
      <w:r w:rsidR="00192028">
        <w:t xml:space="preserve">, but no studies to our knowledge have connected this </w:t>
      </w:r>
      <w:r w:rsidR="005436F9">
        <w:t xml:space="preserve">leaf </w:t>
      </w:r>
      <w:r w:rsidR="00192028">
        <w:t>response to</w:t>
      </w:r>
      <w:r w:rsidR="00D7003B">
        <w:t xml:space="preserve"> whole plant responses to elevated CO</w:t>
      </w:r>
      <w:r w:rsidR="00D7003B">
        <w:rPr>
          <w:vertAlign w:val="subscript"/>
        </w:rPr>
        <w:t>2</w:t>
      </w:r>
      <w:r w:rsidR="00192028">
        <w:t>.</w:t>
      </w:r>
    </w:p>
    <w:p w14:paraId="263EC4EB" w14:textId="206A9D8D" w:rsidR="00192028" w:rsidRDefault="00192028" w:rsidP="00D7003B">
      <w:pPr>
        <w:spacing w:after="120"/>
      </w:pPr>
      <w:r>
        <w:t>Finally, the method by which plants acquire nitrogen (“nitrogen acquisition strategy</w:t>
      </w:r>
      <w:r w:rsidR="00D7003B">
        <w:t>”</w:t>
      </w:r>
      <w:r>
        <w:t>) is</w:t>
      </w:r>
      <w:r w:rsidR="00D7003B">
        <w:t xml:space="preserve"> likely</w:t>
      </w:r>
      <w:r>
        <w:t xml:space="preserve"> an important factor when considering leaf and whole plant responses to elevated CO</w:t>
      </w:r>
      <w:r>
        <w:rPr>
          <w:vertAlign w:val="subscript"/>
        </w:rPr>
        <w:t>2</w:t>
      </w:r>
      <w:r w:rsidR="00972458">
        <w:t xml:space="preserve">, particularly because costs of acquiring nitrogen </w:t>
      </w:r>
      <w:r w:rsidR="00D7003B">
        <w:t>often</w:t>
      </w:r>
      <w:r w:rsidR="00972458">
        <w:t xml:space="preserve"> vary in species with different acquisition strategies</w:t>
      </w:r>
      <w:r>
        <w:t xml:space="preserve">. Nitrogen acquisition strategy has been shown to regulate whole plant responses to elevated </w:t>
      </w:r>
      <w:r>
        <w:lastRenderedPageBreak/>
        <w:t>CO</w:t>
      </w:r>
      <w:r>
        <w:rPr>
          <w:vertAlign w:val="subscript"/>
        </w:rPr>
        <w:t>2</w:t>
      </w:r>
      <w:r>
        <w:rPr>
          <w:vertAlign w:val="subscript"/>
        </w:rPr>
        <w:fldChar w:fldCharType="begin" w:fldLock="1"/>
      </w:r>
      <w:r>
        <w:rPr>
          <w:vertAlign w:val="subscript"/>
        </w:rPr>
        <w:instrText>ADDIN CSL_CITATION {"citationItems":[{"id":"ITEM-1","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1","issue":"6294","issued":{"date-parts":[["2016","7","1"]]},"page":"72-74","title":"Mycorrhizal association as a primary control of the CO2 fertilization effect","type":"article-journal","volume":"353"},"uris":["http://www.mendeley.com/documents/?uuid=e1738a48-9551-40a3-a598-8ed20c8cac64"]},{"id":"ITEM-2","itemData":{"DOI":"10.1111/nph.14872","ISSN":"1469-8137","abstract":"Contents Summary 507 I. Introduction 507 II. The return on investment approach 508 III. CO2 response spectrum 510 IV. Discussion 516 Acknowledgements 518 References 518 Summary: Land ecosystems sequester on average about a quarter of anthropogenic CO2 emissions. It has been proposed that nitrogen (N) availability will exert an increasingly limiting effect on plants’ ability to store additional carbon (C) under rising CO2, but these mechanisms are not well understood. Here, we review findings from elevated CO2 experiments using a plant economics framework, highlighting how ecosystem responses to elevated CO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page":"507-522","title":"Ecosystem responses to elevated CO&lt;sub&gt;2&lt;/sub&gt; governed by plant–soil interactions and the cost of nitrogen acquisition","type":"article-journal","volume":"217"},"uris":["http://www.mendeley.com/documents/?uuid=33cfd31a-fe71-46cd-8804-977bc26e746b"]}],"mendeley":{"formattedCitation":"&lt;sup&gt;12,13&lt;/sup&gt;","plainTextFormattedCitation":"12,13","previouslyFormattedCitation":"&lt;sup&gt;12&lt;/sup&gt;"},"properties":{"noteIndex":0},"schema":"https://github.com/citation-style-language/schema/raw/master/csl-citation.json"}</w:instrText>
      </w:r>
      <w:r>
        <w:rPr>
          <w:vertAlign w:val="subscript"/>
        </w:rPr>
        <w:fldChar w:fldCharType="separate"/>
      </w:r>
      <w:r w:rsidRPr="00192028">
        <w:rPr>
          <w:noProof/>
          <w:vertAlign w:val="superscript"/>
        </w:rPr>
        <w:t>12,13</w:t>
      </w:r>
      <w:r>
        <w:rPr>
          <w:vertAlign w:val="subscript"/>
        </w:rPr>
        <w:fldChar w:fldCharType="end"/>
      </w:r>
      <w:r w:rsidR="00972458">
        <w:t xml:space="preserve">; however, a better understanding regarding </w:t>
      </w:r>
      <w:r w:rsidR="00D7003B">
        <w:t>integrated leaf and whole plant</w:t>
      </w:r>
      <w:r w:rsidR="00972458">
        <w:t xml:space="preserve"> mechanisms of such responses are needed</w:t>
      </w:r>
      <w:r w:rsidR="00D7003B">
        <w:t>.</w:t>
      </w:r>
    </w:p>
    <w:p w14:paraId="69D96F01" w14:textId="1EFCF1D9" w:rsidR="009D0E39" w:rsidRDefault="00FB32DF" w:rsidP="00D7003B">
      <w:pPr>
        <w:spacing w:after="120"/>
      </w:pPr>
      <w:r>
        <w:t xml:space="preserve">To disentangle </w:t>
      </w:r>
      <w:r w:rsidR="009D0E39">
        <w:t>effects of soil nitrogen availability and nitrogen acquisition strategy on leaf and whole plant responses to elevated CO</w:t>
      </w:r>
      <w:r w:rsidR="009D0E39">
        <w:rPr>
          <w:vertAlign w:val="subscript"/>
        </w:rPr>
        <w:t>2</w:t>
      </w:r>
      <w:r w:rsidR="009D0E39">
        <w:t xml:space="preserve">, we grew </w:t>
      </w:r>
      <w:r w:rsidR="009D0E39">
        <w:rPr>
          <w:i/>
          <w:iCs/>
        </w:rPr>
        <w:t>Glycine max</w:t>
      </w:r>
      <w:r w:rsidR="009D0E39">
        <w:t xml:space="preserve"> (“soybean”) under one of two CO</w:t>
      </w:r>
      <w:r w:rsidR="009D0E39">
        <w:rPr>
          <w:vertAlign w:val="subscript"/>
        </w:rPr>
        <w:t>2</w:t>
      </w:r>
      <w:r w:rsidR="009D0E39">
        <w:t xml:space="preserve"> concentrations (420 ppm and 1000 ppm), one of two inoculation treatments (inoculated and uninoculated), and one of nine soil nitrogen fertilization treatments in a full-factorial growth chamber experiment.</w:t>
      </w:r>
      <w:r w:rsidR="00D7003B">
        <w:t xml:space="preserve"> A</w:t>
      </w:r>
      <w:r w:rsidR="009D0E39">
        <w:t>fter seven weeks of development</w:t>
      </w:r>
      <w:r w:rsidR="00D7003B">
        <w:t xml:space="preserve">, </w:t>
      </w:r>
      <w:r w:rsidR="009D0E39">
        <w:t>we measured leaf nitrogen content, conducted net photosynthesis-by-intercellular CO</w:t>
      </w:r>
      <w:r w:rsidR="009D0E39">
        <w:rPr>
          <w:vertAlign w:val="subscript"/>
        </w:rPr>
        <w:t>2</w:t>
      </w:r>
      <w:r w:rsidR="009D0E39">
        <w:t xml:space="preserve"> concentration curves to estimate the maximum rates of Rubisco carboxylation and RuBP regeneration, </w:t>
      </w:r>
      <w:r w:rsidR="00D7003B">
        <w:t xml:space="preserve">and destructively harvested individuals </w:t>
      </w:r>
      <w:r w:rsidR="009D0E39">
        <w:t>total leaf area, and whole plant biomass. We also calculated the fraction of leaf nitrogen allocated to photosynthesis, structural carbon costs to acquire nitrogen, and the percent of leaf nitrogen acquired from the atmosphere.</w:t>
      </w:r>
    </w:p>
    <w:p w14:paraId="70A019CA" w14:textId="4D2278AD" w:rsidR="005D75DF" w:rsidRDefault="009D0E39" w:rsidP="00D7003B">
      <w:pPr>
        <w:spacing w:after="120"/>
      </w:pPr>
      <w:r>
        <w:t>In support of patterns expected from optimal coordination theory, elevated CO</w:t>
      </w:r>
      <w:r>
        <w:rPr>
          <w:vertAlign w:val="subscript"/>
        </w:rPr>
        <w:t>2</w:t>
      </w:r>
      <w:r>
        <w:t xml:space="preserve"> decreased the fraction of leaf nitrogen content allocated to photosynthetic tissue, the maximum rate of Rubisco carboxylation, and the maximum rate of RuBP regeneration.</w:t>
      </w:r>
      <w:r w:rsidR="00F832F2">
        <w:t xml:space="preserve"> We also find that elevated CO</w:t>
      </w:r>
      <w:r w:rsidR="00F832F2">
        <w:rPr>
          <w:vertAlign w:val="subscript"/>
        </w:rPr>
        <w:t>2</w:t>
      </w:r>
      <w:r w:rsidR="00F832F2">
        <w:t xml:space="preserve"> decreases the maximum rate of Rubisco carboxylation more than the maximum rate of RuBP regeneration, allowing leaves to approach optimal co-limitation of </w:t>
      </w:r>
      <w:r w:rsidR="005D75DF">
        <w:t>Rubisco carboxylation and RuBP regeneration rates.</w:t>
      </w:r>
      <w:r>
        <w:t xml:space="preserve"> In all cases, </w:t>
      </w:r>
      <w:r w:rsidR="005D75DF">
        <w:t>leaf</w:t>
      </w:r>
      <w:r>
        <w:t xml:space="preserve"> responses</w:t>
      </w:r>
      <w:r w:rsidR="005D75DF">
        <w:t xml:space="preserve"> to CO</w:t>
      </w:r>
      <w:r w:rsidR="005D75DF">
        <w:rPr>
          <w:vertAlign w:val="subscript"/>
        </w:rPr>
        <w:t>2</w:t>
      </w:r>
      <w:r>
        <w:t xml:space="preserve"> were independent </w:t>
      </w:r>
      <w:r w:rsidR="005D75DF">
        <w:t>of</w:t>
      </w:r>
      <w:r>
        <w:t xml:space="preserve"> fertilization or inoculation</w:t>
      </w:r>
      <w:r w:rsidR="00972458">
        <w:t xml:space="preserve"> treatment</w:t>
      </w:r>
      <w:r>
        <w:t xml:space="preserve">, suggesting that </w:t>
      </w:r>
      <w:r w:rsidR="00972458">
        <w:t>these</w:t>
      </w:r>
      <w:r>
        <w:t xml:space="preserve"> responses were independent from nitrogen availability. Interestingly, we </w:t>
      </w:r>
      <w:r w:rsidR="005D75DF">
        <w:t xml:space="preserve">also </w:t>
      </w:r>
      <w:r>
        <w:t>find that elevated CO</w:t>
      </w:r>
      <w:r>
        <w:rPr>
          <w:vertAlign w:val="subscript"/>
        </w:rPr>
        <w:t>2</w:t>
      </w:r>
      <w:r>
        <w:t xml:space="preserve"> increased total leaf area and total biomass, responses that were enhanced with increasing fertilization</w:t>
      </w:r>
      <w:r w:rsidR="005D75DF">
        <w:t xml:space="preserve"> and associated with reductions in the cost of acquiring nitrogen and </w:t>
      </w:r>
      <w:r w:rsidR="00972458">
        <w:t xml:space="preserve">resulting </w:t>
      </w:r>
      <w:r w:rsidR="005D75DF">
        <w:t>increases in nitrogen uptake</w:t>
      </w:r>
      <w:r>
        <w:t>.</w:t>
      </w:r>
    </w:p>
    <w:p w14:paraId="0A571A57" w14:textId="3E7C5C97" w:rsidR="00972458" w:rsidRDefault="005D75DF" w:rsidP="00D7003B">
      <w:pPr>
        <w:spacing w:after="120"/>
      </w:pPr>
      <w:r>
        <w:t>Interestingly, our results provide support for both the progressive nitrogen limitation and optimal coordination hypotheses, suggest</w:t>
      </w:r>
      <w:r w:rsidR="00972458">
        <w:t>ing</w:t>
      </w:r>
      <w:r>
        <w:t xml:space="preserve"> that each hypothesis operates on a different scale. Specifically, </w:t>
      </w:r>
      <w:r w:rsidR="00972458">
        <w:t>increased</w:t>
      </w:r>
      <w:r>
        <w:t xml:space="preserve"> whole plant growth under elevated CO</w:t>
      </w:r>
      <w:r>
        <w:rPr>
          <w:vertAlign w:val="subscript"/>
        </w:rPr>
        <w:t>2</w:t>
      </w:r>
      <w:r>
        <w:t xml:space="preserve"> was likely driven by an increase in plant nitrogen uptake, showing support for patterns expected from progressive nitrogen limitation. However, </w:t>
      </w:r>
      <w:r w:rsidR="00972458">
        <w:t>fertilization</w:t>
      </w:r>
      <w:r>
        <w:t xml:space="preserve"> did not modify leaf responses to elevated CO</w:t>
      </w:r>
      <w:r>
        <w:rPr>
          <w:vertAlign w:val="subscript"/>
        </w:rPr>
        <w:t>2</w:t>
      </w:r>
      <w:r>
        <w:t>, and leaf physiological responses show strong evidence support</w:t>
      </w:r>
      <w:r w:rsidR="00972458">
        <w:t>ive</w:t>
      </w:r>
      <w:r>
        <w:t xml:space="preserve"> of</w:t>
      </w:r>
      <w:r w:rsidR="00972458">
        <w:t xml:space="preserve"> patterns expected from</w:t>
      </w:r>
      <w:r>
        <w:t xml:space="preserve"> optimal coordination theory. </w:t>
      </w:r>
    </w:p>
    <w:p w14:paraId="2C798C90" w14:textId="67FCCFE7" w:rsidR="00D7003B" w:rsidRDefault="00972458" w:rsidP="007832BB">
      <w:pPr>
        <w:spacing w:after="120"/>
      </w:pPr>
      <w:r>
        <w:t>Elevated CO</w:t>
      </w:r>
      <w:r>
        <w:rPr>
          <w:vertAlign w:val="subscript"/>
        </w:rPr>
        <w:t>2</w:t>
      </w:r>
      <w:r>
        <w:t xml:space="preserve"> experiments rarely quantify both leaf and whole plant responses within the same experiment, and studies linking these responses often rely on meta-analyses from different studies. Our findings integrate both leaf and whole plant responses to elevated CO</w:t>
      </w:r>
      <w:r>
        <w:rPr>
          <w:vertAlign w:val="subscript"/>
        </w:rPr>
        <w:t>2</w:t>
      </w:r>
      <w:r>
        <w:t xml:space="preserve"> and connect these findings to changes in costs of acquiring nitrogen. Therefore, </w:t>
      </w:r>
      <w:r w:rsidR="00BD54B3">
        <w:t xml:space="preserve">we feel this paper will reach a broad audience and will be </w:t>
      </w:r>
      <w:r>
        <w:t xml:space="preserve">cited amongst </w:t>
      </w:r>
      <w:r w:rsidR="00BD54B3">
        <w:t>both</w:t>
      </w:r>
      <w:r>
        <w:t xml:space="preserve"> the</w:t>
      </w:r>
      <w:r w:rsidR="00BD54B3">
        <w:t xml:space="preserve"> modeling and ecophysiological communities. As such, I submit this letter</w:t>
      </w:r>
      <w:r>
        <w:t xml:space="preserve"> on behalf of my coauthors</w:t>
      </w:r>
      <w:r w:rsidR="00BD54B3">
        <w:t xml:space="preserve"> as pre-submission inquiry to </w:t>
      </w:r>
      <w:r w:rsidR="00BD54B3">
        <w:rPr>
          <w:i/>
          <w:iCs/>
        </w:rPr>
        <w:t>Nature</w:t>
      </w:r>
      <w:r w:rsidR="00BD54B3">
        <w:t xml:space="preserve"> and the associated </w:t>
      </w:r>
      <w:r w:rsidR="00BD54B3">
        <w:rPr>
          <w:i/>
          <w:iCs/>
        </w:rPr>
        <w:t>Nature</w:t>
      </w:r>
      <w:r w:rsidR="00BD54B3">
        <w:t xml:space="preserve"> family of journals to gauge interest in findings from this experiment.</w:t>
      </w:r>
    </w:p>
    <w:p w14:paraId="475FECBA" w14:textId="77777777" w:rsidR="007832BB" w:rsidRDefault="007832BB" w:rsidP="00E71972"/>
    <w:p w14:paraId="30995D61" w14:textId="68C0CC06" w:rsidR="00BD54B3" w:rsidRDefault="00BD54B3" w:rsidP="00E71972">
      <w:r>
        <w:t>Sincerely,</w:t>
      </w:r>
    </w:p>
    <w:p w14:paraId="2DA557FF" w14:textId="77777777" w:rsidR="00D7003B" w:rsidRDefault="00D7003B" w:rsidP="00E71972"/>
    <w:p w14:paraId="6296B34D" w14:textId="77777777" w:rsidR="00D7003B" w:rsidRDefault="00D7003B" w:rsidP="00E71972"/>
    <w:p w14:paraId="47B124FE" w14:textId="79BC3881" w:rsidR="00BD54B3" w:rsidRDefault="00BD54B3" w:rsidP="00E71972">
      <w:r>
        <w:t>Evan A. Perkowski</w:t>
      </w:r>
    </w:p>
    <w:p w14:paraId="6C26CA33" w14:textId="4A6974DA" w:rsidR="00E71972" w:rsidRPr="00D7003B" w:rsidRDefault="00BD54B3" w:rsidP="00E71972">
      <w:pPr>
        <w:rPr>
          <w:i/>
          <w:iCs/>
        </w:rPr>
      </w:pPr>
      <w:r>
        <w:rPr>
          <w:i/>
          <w:iCs/>
        </w:rPr>
        <w:t xml:space="preserve">On behalf of coauthors </w:t>
      </w:r>
      <w:proofErr w:type="spellStart"/>
      <w:r>
        <w:rPr>
          <w:i/>
          <w:iCs/>
        </w:rPr>
        <w:t>Ezinwanne</w:t>
      </w:r>
      <w:proofErr w:type="spellEnd"/>
      <w:r>
        <w:rPr>
          <w:i/>
          <w:iCs/>
        </w:rPr>
        <w:t xml:space="preserve"> </w:t>
      </w:r>
      <w:proofErr w:type="spellStart"/>
      <w:r>
        <w:rPr>
          <w:i/>
          <w:iCs/>
        </w:rPr>
        <w:t>Ezekannagha</w:t>
      </w:r>
      <w:proofErr w:type="spellEnd"/>
      <w:r>
        <w:rPr>
          <w:i/>
          <w:iCs/>
        </w:rPr>
        <w:t xml:space="preserve"> and Nicholas G. Smith</w:t>
      </w:r>
    </w:p>
    <w:sectPr w:rsidR="00E71972" w:rsidRPr="00D7003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6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1DF0"/>
    <w:rsid w:val="0001720D"/>
    <w:rsid w:val="00192028"/>
    <w:rsid w:val="00237497"/>
    <w:rsid w:val="002948B1"/>
    <w:rsid w:val="002C360E"/>
    <w:rsid w:val="002E2693"/>
    <w:rsid w:val="00411DF0"/>
    <w:rsid w:val="00497794"/>
    <w:rsid w:val="005436F9"/>
    <w:rsid w:val="005A3AD9"/>
    <w:rsid w:val="005D75DF"/>
    <w:rsid w:val="007832BB"/>
    <w:rsid w:val="00791524"/>
    <w:rsid w:val="00972458"/>
    <w:rsid w:val="009D0E39"/>
    <w:rsid w:val="00A22818"/>
    <w:rsid w:val="00BD54B3"/>
    <w:rsid w:val="00D7003B"/>
    <w:rsid w:val="00E71972"/>
    <w:rsid w:val="00F832F2"/>
    <w:rsid w:val="00FB32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8B9EA0"/>
  <w15:chartTrackingRefBased/>
  <w15:docId w15:val="{D588E081-F02C-8B4B-8076-EB31832973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972"/>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7197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evan.a.perkowski@ttu.edu"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F6FB47-9812-E345-B598-84875B08F0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Pages>
  <Words>6416</Words>
  <Characters>36573</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42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4</cp:revision>
  <dcterms:created xsi:type="dcterms:W3CDTF">2023-03-24T21:22:00Z</dcterms:created>
  <dcterms:modified xsi:type="dcterms:W3CDTF">2023-03-24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experimental-botany</vt:lpwstr>
  </property>
  <property fmtid="{D5CDD505-2E9C-101B-9397-08002B2CF9AE}" pid="15" name="Mendeley Recent Style Name 6_1">
    <vt:lpwstr>Journal of Experimental Botany</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Citation Style_1">
    <vt:lpwstr>http://www.zotero.org/styles/nature</vt:lpwstr>
  </property>
  <property fmtid="{D5CDD505-2E9C-101B-9397-08002B2CF9AE}" pid="23" name="Mendeley Document_1">
    <vt:lpwstr>True</vt:lpwstr>
  </property>
  <property fmtid="{D5CDD505-2E9C-101B-9397-08002B2CF9AE}" pid="24" name="Mendeley Unique User Id_1">
    <vt:lpwstr>d318f89c-753e-37fb-ba10-399a36a20455</vt:lpwstr>
  </property>
</Properties>
</file>